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3B4ABD" w:rsidRPr="00282744">
        <w:rPr>
          <w:rFonts w:ascii="Times New Roman" w:hAnsi="Times New Roman" w:cs="Times New Roman"/>
          <w:b/>
          <w:sz w:val="24"/>
          <w:szCs w:val="24"/>
          <w:lang w:val="en-ID"/>
        </w:rPr>
        <w:t>Gambar x</w:t>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F01CC4">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r w:rsidRPr="00AF7B91">
        <w:rPr>
          <w:rFonts w:ascii="Times New Roman" w:hAnsi="Times New Roman" w:cs="Times New Roman"/>
          <w:color w:val="auto"/>
          <w:sz w:val="24"/>
          <w:szCs w:val="24"/>
        </w:rPr>
        <w:t xml:space="preserve"> Metode DSRM (Pramartha et al., 2017)</w:t>
      </w:r>
    </w:p>
    <w:p w:rsidR="003B4ABD" w:rsidRPr="0034745B" w:rsidRDefault="00282744" w:rsidP="00DE5EBD">
      <w:pPr>
        <w:pStyle w:val="ListParagraph"/>
        <w:numPr>
          <w:ilvl w:val="0"/>
          <w:numId w:val="27"/>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52497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01CC4">
      <w:pPr>
        <w:pStyle w:val="ListParagraph"/>
        <w:keepNext/>
        <w:spacing w:line="360" w:lineRule="auto"/>
        <w:ind w:left="709"/>
        <w:jc w:val="both"/>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Pr="00F01CC4">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 yaitu sistem yang dirancang memungkinkan pengguna dapat menjelajahi informasi sepeda motor, sistem yang dirancang dapat memungkinkan pengguna melakukan pencarian spesifik  mengenai sepeda motor berdasarkan batasan-batasan terntentu, dan sistem yang dirancang dapat memungkinkan pengguna untuk dapat mengetahui hasil rekomendasi sepeda motor berdasarkan batasan-batasan kriteria tertentu.</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w:t>
      </w:r>
      <w:r>
        <w:rPr>
          <w:rFonts w:ascii="Times New Roman" w:hAnsi="Times New Roman" w:cs="Times New Roman"/>
          <w:sz w:val="24"/>
          <w:szCs w:val="24"/>
          <w:lang w:val="en-ID"/>
        </w:rPr>
        <w:lastRenderedPageBreak/>
        <w:t xml:space="preserve">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work breakdown structure</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Pr="00F01CC4">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yang menunjukan rancangan desain umum sistem rekomendasi pemilihan sepeda motor.</w:t>
      </w:r>
    </w:p>
    <w:p w:rsidR="00F01CC4" w:rsidRDefault="00F01CC4" w:rsidP="00F01CC4">
      <w:pPr>
        <w:pStyle w:val="ListParagraph"/>
        <w:spacing w:line="360" w:lineRule="auto"/>
        <w:ind w:left="709"/>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404360" cy="2477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9644" cy="2480192"/>
                    </a:xfrm>
                    <a:prstGeom prst="rect">
                      <a:avLst/>
                    </a:prstGeom>
                  </pic:spPr>
                </pic:pic>
              </a:graphicData>
            </a:graphic>
          </wp:inline>
        </w:drawing>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 xml:space="preserve">sistem yang sebelumnya telah </w:t>
      </w:r>
      <w:r>
        <w:rPr>
          <w:rFonts w:ascii="Times New Roman" w:hAnsi="Times New Roman" w:cs="Times New Roman"/>
          <w:sz w:val="24"/>
          <w:szCs w:val="24"/>
          <w:lang w:val="en-ID"/>
        </w:rPr>
        <w:lastRenderedPageBreak/>
        <w:t>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0C00DA" w:rsidRDefault="00445A7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362983">
        <w:rPr>
          <w:rFonts w:ascii="Times New Roman" w:hAnsi="Times New Roman" w:cs="Times New Roman"/>
          <w:b/>
          <w:sz w:val="24"/>
          <w:szCs w:val="24"/>
          <w:lang w:val="en-ID"/>
        </w:rPr>
        <w:t>Pada tabel dibawah</w:t>
      </w:r>
      <w:r w:rsidR="00362983">
        <w:rPr>
          <w:rFonts w:ascii="Times New Roman" w:hAnsi="Times New Roman" w:cs="Times New Roman"/>
          <w:sz w:val="24"/>
          <w:szCs w:val="24"/>
          <w:lang w:val="en-ID"/>
        </w:rPr>
        <w:t xml:space="preserve"> 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p>
    <w:p w:rsidR="00873E45" w:rsidRPr="00362983" w:rsidRDefault="00873E45" w:rsidP="00873E45">
      <w:pPr>
        <w:pStyle w:val="ListParagraph"/>
        <w:spacing w:line="360" w:lineRule="auto"/>
        <w:ind w:left="709"/>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18C4AD8D" wp14:editId="4C42B185">
            <wp:extent cx="4404360" cy="247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09644" cy="2480192"/>
                    </a:xfrm>
                    <a:prstGeom prst="rect">
                      <a:avLst/>
                    </a:prstGeom>
                  </pic:spPr>
                </pic:pic>
              </a:graphicData>
            </a:graphic>
          </wp:inline>
        </w:drawing>
      </w:r>
    </w:p>
    <w:p w:rsidR="00F01CC4" w:rsidRPr="00C27493"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7955E2" w:rsidRPr="007955E2" w:rsidRDefault="007955E2" w:rsidP="007955E2">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w:t>
      </w:r>
      <w:r w:rsidR="0084348C">
        <w:rPr>
          <w:rFonts w:ascii="Times New Roman" w:hAnsi="Times New Roman" w:cs="Times New Roman"/>
          <w:sz w:val="24"/>
          <w:szCs w:val="24"/>
          <w:lang w:val="en-ID"/>
        </w:rPr>
        <w:t xml:space="preserve"> pengetahuan pada</w:t>
      </w:r>
      <w:r>
        <w:rPr>
          <w:rFonts w:ascii="Times New Roman" w:hAnsi="Times New Roman" w:cs="Times New Roman"/>
          <w:sz w:val="24"/>
          <w:szCs w:val="24"/>
          <w:lang w:val="en-ID"/>
        </w:rPr>
        <w:t xml:space="preserve"> sistem.</w:t>
      </w:r>
    </w:p>
    <w:p w:rsidR="007955E2" w:rsidRDefault="007955E2" w:rsidP="007955E2">
      <w:pPr>
        <w:pStyle w:val="ListParagraph"/>
        <w:spacing w:line="360" w:lineRule="auto"/>
        <w:ind w:left="149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290060" cy="24129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03657" cy="2420580"/>
                    </a:xfrm>
                    <a:prstGeom prst="rect">
                      <a:avLst/>
                    </a:prstGeom>
                  </pic:spPr>
                </pic:pic>
              </a:graphicData>
            </a:graphic>
          </wp:inline>
        </w:drawing>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menampilkan hasil penjelajahan pada halaman hasil penjelajahan.</w:t>
      </w:r>
    </w:p>
    <w:p w:rsidR="00077565" w:rsidRDefault="00077565" w:rsidP="00077565">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077565" w:rsidRPr="00077565" w:rsidRDefault="00077565" w:rsidP="00077565">
      <w:pPr>
        <w:pStyle w:val="ListParagraph"/>
        <w:spacing w:line="360" w:lineRule="auto"/>
        <w:ind w:left="1418" w:firstLine="76"/>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72C8F498" wp14:editId="225C529F">
            <wp:extent cx="4290060" cy="2412932"/>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0060" cy="2412932"/>
                    </a:xfrm>
                    <a:prstGeom prst="rect">
                      <a:avLst/>
                    </a:prstGeom>
                  </pic:spPr>
                </pic:pic>
              </a:graphicData>
            </a:graphic>
          </wp:inline>
        </w:drawing>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84348C" w:rsidRDefault="0084348C" w:rsidP="0084348C">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pencarian pengetahuan pada</w:t>
      </w:r>
      <w:r>
        <w:rPr>
          <w:rFonts w:ascii="Times New Roman" w:hAnsi="Times New Roman" w:cs="Times New Roman"/>
          <w:sz w:val="24"/>
          <w:szCs w:val="24"/>
          <w:lang w:val="en-ID"/>
        </w:rPr>
        <w:t xml:space="preserve"> sistem.</w:t>
      </w:r>
    </w:p>
    <w:p w:rsidR="000A419D" w:rsidRPr="0084348C" w:rsidRDefault="000A419D" w:rsidP="0084348C">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14:anchorId="292CDF91" wp14:editId="39897A25">
            <wp:extent cx="4290060" cy="241293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0060" cy="2412932"/>
                    </a:xfrm>
                    <a:prstGeom prst="rect">
                      <a:avLst/>
                    </a:prstGeom>
                  </pic:spPr>
                </pic:pic>
              </a:graphicData>
            </a:graphic>
          </wp:inline>
        </w:drawing>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DC4D8B" w:rsidRDefault="00DC4D8B" w:rsidP="00DC4D8B">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 x</w:t>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 xml:space="preserve">dari detail proses </w:t>
      </w:r>
      <w:r>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pengetahuan.</w:t>
      </w:r>
    </w:p>
    <w:p w:rsidR="00172E50" w:rsidRDefault="00172E50" w:rsidP="00DC4D8B">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14:anchorId="729E91BD" wp14:editId="4849F36D">
            <wp:extent cx="4290060" cy="2412932"/>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90060" cy="2412932"/>
                    </a:xfrm>
                    <a:prstGeom prst="rect">
                      <a:avLst/>
                    </a:prstGeom>
                  </pic:spPr>
                </pic:pic>
              </a:graphicData>
            </a:graphic>
          </wp:inline>
        </w:drawing>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964F0F" w:rsidRPr="00964F0F" w:rsidRDefault="00964F0F" w:rsidP="00964F0F">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sidRPr="00964F0F">
        <w:rPr>
          <w:rFonts w:ascii="Times New Roman" w:hAnsi="Times New Roman" w:cs="Times New Roman"/>
          <w:b/>
          <w:sz w:val="24"/>
          <w:szCs w:val="24"/>
          <w:lang w:val="en-ID"/>
        </w:rPr>
        <w:t>gambar x</w:t>
      </w:r>
      <w:r w:rsidRPr="00964F0F">
        <w:rPr>
          <w:rFonts w:ascii="Times New Roman" w:hAnsi="Times New Roman" w:cs="Times New Roman"/>
          <w:sz w:val="24"/>
          <w:szCs w:val="24"/>
          <w:lang w:val="en-ID"/>
        </w:rPr>
        <w:t xml:space="preserve"> menunjukan activity diagram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w:t>
      </w:r>
      <w:r w:rsidRPr="00546DD7">
        <w:rPr>
          <w:rFonts w:ascii="Times New Roman" w:hAnsi="Times New Roman" w:cs="Times New Roman"/>
          <w:sz w:val="24"/>
          <w:szCs w:val="24"/>
          <w:lang w:val="en-ID"/>
        </w:rPr>
        <w:t>rekomendasi</w:t>
      </w:r>
      <w:r w:rsidRPr="00546DD7">
        <w:rPr>
          <w:rFonts w:ascii="Times New Roman" w:hAnsi="Times New Roman" w:cs="Times New Roman"/>
          <w:sz w:val="24"/>
          <w:szCs w:val="24"/>
          <w:lang w:val="en-ID"/>
        </w:rPr>
        <w:t xml:space="preserve">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Data sepeda motor yang didapatkan kemudian dikirimkan ke function untuk melakukan perhitungan dari metode Simple Additive Weighting.</w:t>
      </w:r>
    </w:p>
    <w:p w:rsidR="00546DD7" w:rsidRP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546DD7" w:rsidRPr="005F3889" w:rsidRDefault="00546DD7" w:rsidP="00546DD7">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sidRPr="00546DD7">
        <w:rPr>
          <w:rFonts w:ascii="Times New Roman" w:hAnsi="Times New Roman" w:cs="Times New Roman"/>
          <w:b/>
          <w:sz w:val="24"/>
          <w:szCs w:val="24"/>
          <w:lang w:val="en-ID"/>
        </w:rPr>
        <w:t>gambar x</w:t>
      </w:r>
      <w:r w:rsidRPr="00546DD7">
        <w:rPr>
          <w:rFonts w:ascii="Times New Roman" w:hAnsi="Times New Roman" w:cs="Times New Roman"/>
          <w:sz w:val="24"/>
          <w:szCs w:val="24"/>
          <w:lang w:val="en-ID"/>
        </w:rPr>
        <w:t xml:space="preserve"> menunjukan proses activity diagram dari detail proses pencarian pengetahuan.</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Work Breakdown Structure</w:t>
      </w:r>
    </w:p>
    <w:p w:rsidR="00F01CC4" w:rsidRPr="00873E45"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utama. Pada halaman utama akan menampilkan deskripsi singkat dari sistem dan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w:t>
      </w:r>
      <w:r>
        <w:rPr>
          <w:rFonts w:ascii="Times New Roman" w:hAnsi="Times New Roman" w:cs="Times New Roman"/>
          <w:sz w:val="24"/>
          <w:szCs w:val="24"/>
          <w:lang w:val="en-ID"/>
        </w:rPr>
        <w:lastRenderedPageBreak/>
        <w:t>ke halaman penjelajahan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halaman pencarian (</w:t>
      </w:r>
      <w:r w:rsidRPr="001508F3">
        <w:rPr>
          <w:rFonts w:ascii="Times New Roman" w:hAnsi="Times New Roman" w:cs="Times New Roman"/>
          <w:i/>
          <w:sz w:val="24"/>
          <w:szCs w:val="24"/>
          <w:lang w:val="en-ID"/>
        </w:rPr>
        <w:t>searching</w:t>
      </w:r>
      <w:r>
        <w:rPr>
          <w:rFonts w:ascii="Times New Roman" w:hAnsi="Times New Roman" w:cs="Times New Roman"/>
          <w:sz w:val="24"/>
          <w:szCs w:val="24"/>
          <w:lang w:val="en-ID"/>
        </w:rPr>
        <w:t>), rekomendasi dan kuesioner pengujian dan evaluasi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Pr>
          <w:rFonts w:ascii="Times New Roman" w:hAnsi="Times New Roman" w:cs="Times New Roman"/>
          <w:sz w:val="24"/>
          <w:szCs w:val="24"/>
          <w:lang w:val="en-ID"/>
        </w:rPr>
        <w:t>penjelajahan</w:t>
      </w:r>
      <w:r>
        <w:rPr>
          <w:rFonts w:ascii="Times New Roman" w:hAnsi="Times New Roman" w:cs="Times New Roman"/>
          <w:sz w:val="24"/>
          <w:szCs w:val="24"/>
          <w:lang w:val="en-ID"/>
        </w:rPr>
        <w:t xml:space="preserve">. Pada halaman </w:t>
      </w:r>
      <w:r>
        <w:rPr>
          <w:rFonts w:ascii="Times New Roman" w:hAnsi="Times New Roman" w:cs="Times New Roman"/>
          <w:sz w:val="24"/>
          <w:szCs w:val="24"/>
          <w:lang w:val="en-ID"/>
        </w:rPr>
        <w:t>ini</w:t>
      </w:r>
      <w:r>
        <w:rPr>
          <w:rFonts w:ascii="Times New Roman" w:hAnsi="Times New Roman" w:cs="Times New Roman"/>
          <w:sz w:val="24"/>
          <w:szCs w:val="24"/>
          <w:lang w:val="en-ID"/>
        </w:rPr>
        <w:t xml:space="preserve"> akan menampilkan </w:t>
      </w:r>
      <w:r>
        <w:rPr>
          <w:rFonts w:ascii="Times New Roman" w:hAnsi="Times New Roman" w:cs="Times New Roman"/>
          <w:sz w:val="24"/>
          <w:szCs w:val="24"/>
          <w:lang w:val="en-ID"/>
        </w:rPr>
        <w:t xml:space="preserve">pilihan kriteria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yang memiliki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1508F3" w:rsidRPr="003D3C0F" w:rsidRDefault="001508F3" w:rsidP="003D3C0F">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Pr>
          <w:rFonts w:ascii="Times New Roman" w:hAnsi="Times New Roman" w:cs="Times New Roman"/>
          <w:sz w:val="24"/>
          <w:szCs w:val="24"/>
          <w:lang w:val="en-ID"/>
        </w:rPr>
        <w:t xml:space="preserve">. Pada halaman </w:t>
      </w:r>
      <w:r>
        <w:rPr>
          <w:rFonts w:ascii="Times New Roman" w:hAnsi="Times New Roman" w:cs="Times New Roman"/>
          <w:sz w:val="24"/>
          <w:szCs w:val="24"/>
          <w:lang w:val="en-ID"/>
        </w:rPr>
        <w:t xml:space="preserve">ini akan menampilkan </w:t>
      </w:r>
      <w:r w:rsidRPr="001508F3">
        <w:rPr>
          <w:rFonts w:ascii="Times New Roman" w:hAnsi="Times New Roman" w:cs="Times New Roman"/>
          <w:i/>
          <w:sz w:val="24"/>
          <w:szCs w:val="24"/>
          <w:lang w:val="en-ID"/>
        </w:rPr>
        <w:t>list</w:t>
      </w:r>
      <w:r>
        <w:rPr>
          <w:rFonts w:ascii="Times New Roman" w:hAnsi="Times New Roman" w:cs="Times New Roman"/>
          <w:sz w:val="24"/>
          <w:szCs w:val="24"/>
          <w:lang w:val="en-ID"/>
        </w:rPr>
        <w:t xml:space="preserve"> dari kriteria yang telah dipilih oleh </w:t>
      </w:r>
      <w:r w:rsidRPr="001508F3">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1508F3">
        <w:rPr>
          <w:rFonts w:ascii="Times New Roman" w:hAnsi="Times New Roman" w:cs="Times New Roman"/>
          <w:i/>
          <w:sz w:val="24"/>
          <w:szCs w:val="24"/>
          <w:lang w:val="en-ID"/>
        </w:rPr>
        <w:t>user</w:t>
      </w:r>
      <w:r>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5559" cy="2539763"/>
                    </a:xfrm>
                    <a:prstGeom prst="rect">
                      <a:avLst/>
                    </a:prstGeom>
                  </pic:spPr>
                </pic:pic>
              </a:graphicData>
            </a:graphic>
          </wp:inline>
        </w:drawing>
      </w:r>
    </w:p>
    <w:p w:rsidR="00B27881" w:rsidRPr="00B27881" w:rsidRDefault="00B27881" w:rsidP="00B2788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w:t>
      </w:r>
      <w:r>
        <w:rPr>
          <w:rFonts w:ascii="Times New Roman" w:hAnsi="Times New Roman" w:cs="Times New Roman"/>
          <w:sz w:val="24"/>
          <w:szCs w:val="24"/>
          <w:lang w:val="en-ID"/>
        </w:rPr>
        <w:t xml:space="preserve">laman </w:t>
      </w:r>
      <w:r w:rsidR="00985C73">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Pada halaman pencarian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encarian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985C73" w:rsidRPr="00985C73" w:rsidRDefault="00985C73" w:rsidP="00985C73">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lastRenderedPageBreak/>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Pr>
          <w:rFonts w:ascii="Times New Roman" w:hAnsi="Times New Roman" w:cs="Times New Roman"/>
          <w:sz w:val="24"/>
          <w:szCs w:val="24"/>
          <w:lang w:val="en-ID"/>
        </w:rPr>
        <w:t xml:space="preserve">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Pr>
          <w:rFonts w:ascii="Times New Roman" w:hAnsi="Times New Roman" w:cs="Times New Roman"/>
          <w:sz w:val="24"/>
          <w:szCs w:val="24"/>
          <w:lang w:val="en-ID"/>
        </w:rPr>
        <w:t xml:space="preserve">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CC4C53" w:rsidRPr="00CC4C53" w:rsidRDefault="00CC4C53"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CC4C53" w:rsidRDefault="00CC4C53" w:rsidP="00CC4C53">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B83AEE" w:rsidRPr="00B83AEE" w:rsidRDefault="00B83AEE" w:rsidP="00B83AEE">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Pr>
          <w:rFonts w:ascii="Times New Roman" w:hAnsi="Times New Roman" w:cs="Times New Roman"/>
          <w:sz w:val="24"/>
          <w:szCs w:val="24"/>
          <w:lang w:val="en-ID"/>
        </w:rPr>
        <w:t xml:space="preserve">detail </w:t>
      </w:r>
      <w:r w:rsidRPr="00B83AEE">
        <w:rPr>
          <w:rFonts w:ascii="Times New Roman" w:hAnsi="Times New Roman" w:cs="Times New Roman"/>
          <w:i/>
          <w:sz w:val="24"/>
          <w:szCs w:val="24"/>
          <w:lang w:val="en-ID"/>
        </w:rPr>
        <w:t>instance</w:t>
      </w:r>
      <w:r>
        <w:rPr>
          <w:rFonts w:ascii="Times New Roman" w:hAnsi="Times New Roman" w:cs="Times New Roman"/>
          <w:sz w:val="24"/>
          <w:szCs w:val="24"/>
          <w:lang w:val="en-ID"/>
        </w:rPr>
        <w:t xml:space="preserve">s. Pada halaman </w:t>
      </w:r>
      <w:r>
        <w:rPr>
          <w:rFonts w:ascii="Times New Roman" w:hAnsi="Times New Roman" w:cs="Times New Roman"/>
          <w:sz w:val="24"/>
          <w:szCs w:val="24"/>
          <w:lang w:val="en-ID"/>
        </w:rPr>
        <w:t xml:space="preserve">tersebut ditampilkan </w:t>
      </w:r>
      <w:r>
        <w:rPr>
          <w:rFonts w:ascii="Times New Roman" w:hAnsi="Times New Roman" w:cs="Times New Roman"/>
          <w:sz w:val="24"/>
          <w:szCs w:val="24"/>
          <w:lang w:val="en-ID"/>
        </w:rPr>
        <w:t xml:space="preserve">informasi detail mengenai </w:t>
      </w:r>
      <w:r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Pr>
          <w:rFonts w:ascii="Times New Roman" w:hAnsi="Times New Roman" w:cs="Times New Roman"/>
          <w:sz w:val="24"/>
          <w:szCs w:val="24"/>
          <w:lang w:val="en-ID"/>
        </w:rPr>
        <w:t>a</w:t>
      </w:r>
      <w:r w:rsidR="004728E1">
        <w:rPr>
          <w:rFonts w:ascii="Times New Roman" w:hAnsi="Times New Roman" w:cs="Times New Roman"/>
          <w:sz w:val="24"/>
          <w:szCs w:val="24"/>
          <w:lang w:val="en-ID"/>
        </w:rPr>
        <w:t>r</w:t>
      </w:r>
      <w:bookmarkStart w:id="1" w:name="_GoBack"/>
      <w:bookmarkEnd w:id="1"/>
      <w:r>
        <w:rPr>
          <w:rFonts w:ascii="Times New Roman" w:hAnsi="Times New Roman" w:cs="Times New Roman"/>
          <w:sz w:val="24"/>
          <w:szCs w:val="24"/>
          <w:lang w:val="en-ID"/>
        </w:rPr>
        <w:t>kan hasil penjelajahan maupun hasil pencarian.</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kodean Sistem</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ujian Sistem</w:t>
      </w:r>
    </w:p>
    <w:p w:rsid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Evalusi Sistem</w:t>
      </w:r>
    </w:p>
    <w:p w:rsidR="001D6E0F" w:rsidRP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gunaan Sistem</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282744" w:rsidRPr="00282744" w:rsidRDefault="00282744" w:rsidP="00282744">
      <w:pPr>
        <w:pStyle w:val="ListParagraph"/>
        <w:numPr>
          <w:ilvl w:val="0"/>
          <w:numId w:val="27"/>
        </w:numPr>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sectPr w:rsidR="00282744" w:rsidRPr="00282744"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4E6C" w:rsidRDefault="00A34E6C" w:rsidP="000848F0">
      <w:pPr>
        <w:spacing w:after="0" w:line="240" w:lineRule="auto"/>
      </w:pPr>
      <w:r>
        <w:separator/>
      </w:r>
    </w:p>
  </w:endnote>
  <w:endnote w:type="continuationSeparator" w:id="0">
    <w:p w:rsidR="00A34E6C" w:rsidRDefault="00A34E6C"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4E6C" w:rsidRDefault="00A34E6C" w:rsidP="000848F0">
      <w:pPr>
        <w:spacing w:after="0" w:line="240" w:lineRule="auto"/>
      </w:pPr>
      <w:r>
        <w:separator/>
      </w:r>
    </w:p>
  </w:footnote>
  <w:footnote w:type="continuationSeparator" w:id="0">
    <w:p w:rsidR="00A34E6C" w:rsidRDefault="00A34E6C" w:rsidP="000848F0">
      <w:pPr>
        <w:spacing w:after="0" w:line="240" w:lineRule="auto"/>
      </w:pPr>
      <w:r>
        <w:continuationSeparator/>
      </w:r>
    </w:p>
  </w:footnote>
  <w:footnote w:id="1">
    <w:p w:rsidR="009F1030" w:rsidRPr="00483153" w:rsidRDefault="009F103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9F1030" w:rsidRPr="00483153" w:rsidRDefault="009F103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6C323DC"/>
    <w:multiLevelType w:val="hybridMultilevel"/>
    <w:tmpl w:val="FABC810C"/>
    <w:lvl w:ilvl="0" w:tplc="7714DA66">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8"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9"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1" w15:restartNumberingAfterBreak="0">
    <w:nsid w:val="569F68CE"/>
    <w:multiLevelType w:val="hybridMultilevel"/>
    <w:tmpl w:val="2DFEE9DA"/>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2"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B45CF"/>
    <w:multiLevelType w:val="hybridMultilevel"/>
    <w:tmpl w:val="ED28BE4A"/>
    <w:lvl w:ilvl="0" w:tplc="646856F8">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4"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6"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7"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8"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9"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2"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3"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7FC32630"/>
    <w:multiLevelType w:val="hybridMultilevel"/>
    <w:tmpl w:val="74CA04DC"/>
    <w:lvl w:ilvl="0" w:tplc="9FDC4CD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5"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0"/>
  </w:num>
  <w:num w:numId="2">
    <w:abstractNumId w:val="32"/>
  </w:num>
  <w:num w:numId="3">
    <w:abstractNumId w:val="18"/>
  </w:num>
  <w:num w:numId="4">
    <w:abstractNumId w:val="17"/>
  </w:num>
  <w:num w:numId="5">
    <w:abstractNumId w:val="26"/>
  </w:num>
  <w:num w:numId="6">
    <w:abstractNumId w:val="29"/>
  </w:num>
  <w:num w:numId="7">
    <w:abstractNumId w:val="21"/>
  </w:num>
  <w:num w:numId="8">
    <w:abstractNumId w:val="1"/>
  </w:num>
  <w:num w:numId="9">
    <w:abstractNumId w:val="34"/>
  </w:num>
  <w:num w:numId="10">
    <w:abstractNumId w:val="16"/>
  </w:num>
  <w:num w:numId="11">
    <w:abstractNumId w:val="19"/>
  </w:num>
  <w:num w:numId="12">
    <w:abstractNumId w:val="35"/>
  </w:num>
  <w:num w:numId="13">
    <w:abstractNumId w:val="14"/>
  </w:num>
  <w:num w:numId="14">
    <w:abstractNumId w:val="42"/>
  </w:num>
  <w:num w:numId="15">
    <w:abstractNumId w:val="8"/>
  </w:num>
  <w:num w:numId="16">
    <w:abstractNumId w:val="6"/>
  </w:num>
  <w:num w:numId="17">
    <w:abstractNumId w:val="13"/>
  </w:num>
  <w:num w:numId="18">
    <w:abstractNumId w:val="23"/>
  </w:num>
  <w:num w:numId="19">
    <w:abstractNumId w:val="24"/>
  </w:num>
  <w:num w:numId="20">
    <w:abstractNumId w:val="38"/>
  </w:num>
  <w:num w:numId="21">
    <w:abstractNumId w:val="12"/>
  </w:num>
  <w:num w:numId="22">
    <w:abstractNumId w:val="45"/>
  </w:num>
  <w:num w:numId="23">
    <w:abstractNumId w:val="11"/>
  </w:num>
  <w:num w:numId="24">
    <w:abstractNumId w:val="22"/>
  </w:num>
  <w:num w:numId="25">
    <w:abstractNumId w:val="25"/>
  </w:num>
  <w:num w:numId="26">
    <w:abstractNumId w:val="5"/>
  </w:num>
  <w:num w:numId="27">
    <w:abstractNumId w:val="9"/>
  </w:num>
  <w:num w:numId="28">
    <w:abstractNumId w:val="40"/>
  </w:num>
  <w:num w:numId="29">
    <w:abstractNumId w:val="20"/>
  </w:num>
  <w:num w:numId="30">
    <w:abstractNumId w:val="30"/>
  </w:num>
  <w:num w:numId="31">
    <w:abstractNumId w:val="44"/>
  </w:num>
  <w:num w:numId="32">
    <w:abstractNumId w:val="33"/>
  </w:num>
  <w:num w:numId="33">
    <w:abstractNumId w:val="2"/>
  </w:num>
  <w:num w:numId="34">
    <w:abstractNumId w:val="37"/>
  </w:num>
  <w:num w:numId="35">
    <w:abstractNumId w:val="43"/>
  </w:num>
  <w:num w:numId="36">
    <w:abstractNumId w:val="3"/>
  </w:num>
  <w:num w:numId="37">
    <w:abstractNumId w:val="36"/>
  </w:num>
  <w:num w:numId="38">
    <w:abstractNumId w:val="31"/>
  </w:num>
  <w:num w:numId="39">
    <w:abstractNumId w:val="41"/>
  </w:num>
  <w:num w:numId="40">
    <w:abstractNumId w:val="7"/>
  </w:num>
  <w:num w:numId="41">
    <w:abstractNumId w:val="28"/>
  </w:num>
  <w:num w:numId="42">
    <w:abstractNumId w:val="39"/>
  </w:num>
  <w:num w:numId="43">
    <w:abstractNumId w:val="4"/>
  </w:num>
  <w:num w:numId="44">
    <w:abstractNumId w:val="15"/>
  </w:num>
  <w:num w:numId="45">
    <w:abstractNumId w:val="27"/>
  </w:num>
  <w:num w:numId="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qQUAVi9k8SwAAAA="/>
  </w:docVars>
  <w:rsids>
    <w:rsidRoot w:val="001741CA"/>
    <w:rsid w:val="00014DD9"/>
    <w:rsid w:val="0003125A"/>
    <w:rsid w:val="00061B7D"/>
    <w:rsid w:val="00077565"/>
    <w:rsid w:val="000848F0"/>
    <w:rsid w:val="000A12E1"/>
    <w:rsid w:val="000A26EE"/>
    <w:rsid w:val="000A4043"/>
    <w:rsid w:val="000A419D"/>
    <w:rsid w:val="000C00DA"/>
    <w:rsid w:val="000E7A5B"/>
    <w:rsid w:val="00101D17"/>
    <w:rsid w:val="00132CC2"/>
    <w:rsid w:val="00145EC7"/>
    <w:rsid w:val="001508F3"/>
    <w:rsid w:val="00172E50"/>
    <w:rsid w:val="001741CA"/>
    <w:rsid w:val="0019788B"/>
    <w:rsid w:val="001D6E0F"/>
    <w:rsid w:val="00256DF3"/>
    <w:rsid w:val="00271112"/>
    <w:rsid w:val="00282744"/>
    <w:rsid w:val="002E2D0C"/>
    <w:rsid w:val="002F2BB7"/>
    <w:rsid w:val="0034745B"/>
    <w:rsid w:val="00362983"/>
    <w:rsid w:val="003B4ABD"/>
    <w:rsid w:val="003B4AD3"/>
    <w:rsid w:val="003D2EFE"/>
    <w:rsid w:val="003D3C0F"/>
    <w:rsid w:val="003F4460"/>
    <w:rsid w:val="00414A63"/>
    <w:rsid w:val="00445A77"/>
    <w:rsid w:val="004728E1"/>
    <w:rsid w:val="004A610C"/>
    <w:rsid w:val="004E3C39"/>
    <w:rsid w:val="004E5679"/>
    <w:rsid w:val="00524978"/>
    <w:rsid w:val="00546DD7"/>
    <w:rsid w:val="005621C3"/>
    <w:rsid w:val="00576BAF"/>
    <w:rsid w:val="00593324"/>
    <w:rsid w:val="005F3889"/>
    <w:rsid w:val="00664EEC"/>
    <w:rsid w:val="0066752D"/>
    <w:rsid w:val="00692BFE"/>
    <w:rsid w:val="006C3A6C"/>
    <w:rsid w:val="006C5F56"/>
    <w:rsid w:val="00764609"/>
    <w:rsid w:val="00772A44"/>
    <w:rsid w:val="007955E2"/>
    <w:rsid w:val="007B3943"/>
    <w:rsid w:val="007C37C8"/>
    <w:rsid w:val="007F3364"/>
    <w:rsid w:val="00841533"/>
    <w:rsid w:val="0084348C"/>
    <w:rsid w:val="00864DC8"/>
    <w:rsid w:val="008704F6"/>
    <w:rsid w:val="00873E45"/>
    <w:rsid w:val="008854F1"/>
    <w:rsid w:val="00885893"/>
    <w:rsid w:val="008A0F5E"/>
    <w:rsid w:val="008A1EB0"/>
    <w:rsid w:val="009614F1"/>
    <w:rsid w:val="00964F0F"/>
    <w:rsid w:val="00985C73"/>
    <w:rsid w:val="00987D19"/>
    <w:rsid w:val="009C2AC6"/>
    <w:rsid w:val="009F1030"/>
    <w:rsid w:val="009F1FBB"/>
    <w:rsid w:val="00A130C7"/>
    <w:rsid w:val="00A3106E"/>
    <w:rsid w:val="00A349A6"/>
    <w:rsid w:val="00A34E6C"/>
    <w:rsid w:val="00A74EEE"/>
    <w:rsid w:val="00A859A5"/>
    <w:rsid w:val="00AD366F"/>
    <w:rsid w:val="00AF7B91"/>
    <w:rsid w:val="00AF7C29"/>
    <w:rsid w:val="00B27881"/>
    <w:rsid w:val="00B47EF2"/>
    <w:rsid w:val="00B83AEE"/>
    <w:rsid w:val="00C27493"/>
    <w:rsid w:val="00C709E9"/>
    <w:rsid w:val="00C812FE"/>
    <w:rsid w:val="00CC4C53"/>
    <w:rsid w:val="00D025D4"/>
    <w:rsid w:val="00D817FB"/>
    <w:rsid w:val="00DA36E3"/>
    <w:rsid w:val="00DB3DE3"/>
    <w:rsid w:val="00DC4D8B"/>
    <w:rsid w:val="00DD618F"/>
    <w:rsid w:val="00DE5EBD"/>
    <w:rsid w:val="00DF189F"/>
    <w:rsid w:val="00E0156B"/>
    <w:rsid w:val="00E427C5"/>
    <w:rsid w:val="00E45F63"/>
    <w:rsid w:val="00E5616B"/>
    <w:rsid w:val="00E7498C"/>
    <w:rsid w:val="00E76C34"/>
    <w:rsid w:val="00EB0A0E"/>
    <w:rsid w:val="00EE5B85"/>
    <w:rsid w:val="00EE7384"/>
    <w:rsid w:val="00F01CC4"/>
    <w:rsid w:val="00F33A0A"/>
    <w:rsid w:val="00F720F8"/>
    <w:rsid w:val="00FA0268"/>
    <w:rsid w:val="00FB05B5"/>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10C8D"/>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TotalTime>
  <Pages>49</Pages>
  <Words>11279</Words>
  <Characters>6429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83</cp:revision>
  <dcterms:created xsi:type="dcterms:W3CDTF">2021-01-08T10:16:00Z</dcterms:created>
  <dcterms:modified xsi:type="dcterms:W3CDTF">2021-02-15T13:01:00Z</dcterms:modified>
</cp:coreProperties>
</file>